
<file path=[Content_Types].xml><?xml version="1.0" encoding="utf-8"?>
<Types xmlns="http://schemas.openxmlformats.org/package/2006/content-types">
  <Default Extension="docm" ContentType="application/vnd.ms-word.document.macroEnabled.12"/>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77777777" w:rsidR="00791E3F" w:rsidRPr="003317D4" w:rsidRDefault="00791E3F" w:rsidP="00791E3F">
      <w:pPr>
        <w:jc w:val="center"/>
        <w:rPr>
          <w:rFonts w:cs="CMU Bright Roman"/>
          <w:b/>
          <w:bCs/>
          <w:sz w:val="36"/>
          <w:szCs w:val="36"/>
        </w:rPr>
      </w:pPr>
      <w:r w:rsidRPr="003317D4">
        <w:rPr>
          <w:rFonts w:cs="CMU Bright Roman"/>
          <w:b/>
          <w:bCs/>
          <w:sz w:val="36"/>
          <w:szCs w:val="36"/>
        </w:rPr>
        <w:t>Predicting the Direction of Stock Prices: Utilising Bidirectional Encoder Representations from Transformers (BERT) for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085B5E86"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Pr="0016580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77777777" w:rsidR="00937FEC" w:rsidRPr="0016580C" w:rsidRDefault="00937FEC" w:rsidP="00937FEC">
      <w:pPr>
        <w:spacing w:line="480" w:lineRule="auto"/>
        <w:rPr>
          <w:rFonts w:ascii="Palatino" w:hAnsi="Palatino"/>
          <w:sz w:val="28"/>
          <w:szCs w:val="28"/>
          <w:lang w:val="en-GB"/>
        </w:rPr>
      </w:pP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3D9BC89D"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m:t>
        </m:r>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m:t>
              </m:r>
              <m:r>
                <w:rPr>
                  <w:rFonts w:ascii="Cambria Math" w:hAnsi="Cambria Math"/>
                  <w:sz w:val="28"/>
                  <w:szCs w:val="28"/>
                </w:rPr>
                <m:t xml:space="preserv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 xml:space="preserve">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3A0F87A6"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They are defined as the following</w:t>
      </w:r>
    </w:p>
    <w:p w14:paraId="00D3C047" w14:textId="2F73AB9C" w:rsidR="003F62FA" w:rsidRDefault="003F62FA" w:rsidP="003F62FA"/>
    <w:p w14:paraId="038B4223" w14:textId="4A0523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automatically through experience and</w:t>
      </w:r>
      <w:r w:rsidR="00945462">
        <w:rPr>
          <w:sz w:val="28"/>
          <w:szCs w:val="28"/>
        </w:rPr>
        <w:t xml:space="preserve"> </w:t>
      </w:r>
      <w:r w:rsidRPr="003F62FA">
        <w:rPr>
          <w:sz w:val="28"/>
          <w:szCs w:val="28"/>
        </w:rPr>
        <w:t>by the use of data.</w:t>
      </w:r>
    </w:p>
    <w:p w14:paraId="52065428" w14:textId="63D18A1F"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6F5934C9" w:rsidR="002557A2" w:rsidRDefault="002557A2" w:rsidP="003F62FA">
      <w:pPr>
        <w:pStyle w:val="ListParagraph"/>
        <w:numPr>
          <w:ilvl w:val="0"/>
          <w:numId w:val="10"/>
        </w:numPr>
        <w:spacing w:line="360" w:lineRule="auto"/>
        <w:rPr>
          <w:sz w:val="28"/>
          <w:szCs w:val="28"/>
        </w:rPr>
      </w:pPr>
      <w:r>
        <w:rPr>
          <w:sz w:val="28"/>
          <w:szCs w:val="28"/>
        </w:rPr>
        <w:t>Unsupervised Learning – algorithms match an input to an output, where the true value for the output is unknown and so the algorithm tries to extract patterns on its own.</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1D1A05CB" w:rsidR="00ED1089" w:rsidRDefault="00ED1089" w:rsidP="00ED1089">
      <w:pPr>
        <w:spacing w:line="360" w:lineRule="auto"/>
        <w:rPr>
          <w:sz w:val="28"/>
          <w:szCs w:val="28"/>
        </w:rPr>
      </w:pPr>
      <w:r>
        <w:rPr>
          <w:sz w:val="28"/>
          <w:szCs w:val="28"/>
        </w:rPr>
        <w:t>All of these elements of artificial intelligence contribute to the ternary sequence classification task of correctly classifying financial text as either negative, neutral or positive.</w:t>
      </w:r>
    </w:p>
    <w:p w14:paraId="55663094" w14:textId="77777777" w:rsidR="002557A2" w:rsidRPr="00ED1089" w:rsidRDefault="002557A2" w:rsidP="00ED1089">
      <w:pPr>
        <w:spacing w:line="360" w:lineRule="auto"/>
        <w:rPr>
          <w:sz w:val="28"/>
          <w:szCs w:val="28"/>
        </w:rPr>
      </w:pPr>
    </w:p>
    <w:p w14:paraId="14AF41BF" w14:textId="77777777" w:rsidR="00B815E0" w:rsidRDefault="00B815E0" w:rsidP="00297E11">
      <w:pPr>
        <w:pStyle w:val="Heading2"/>
        <w:rPr>
          <w:rFonts w:ascii="Garamond" w:hAnsi="Garamond" w:cs="Times New Roman"/>
          <w:b/>
          <w:bCs/>
          <w:color w:val="000000" w:themeColor="text1"/>
          <w:sz w:val="32"/>
          <w:szCs w:val="32"/>
        </w:rPr>
      </w:pPr>
    </w:p>
    <w:p w14:paraId="00D970D1" w14:textId="76D4E8B6" w:rsidR="00297E11" w:rsidRDefault="00297E11" w:rsidP="00297E1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B815E0">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Literature</w:t>
      </w:r>
      <w:r w:rsidR="00200C95">
        <w:rPr>
          <w:rFonts w:ascii="Garamond" w:hAnsi="Garamond" w:cs="Times New Roman"/>
          <w:b/>
          <w:bCs/>
          <w:color w:val="000000" w:themeColor="text1"/>
          <w:sz w:val="32"/>
          <w:szCs w:val="32"/>
        </w:rPr>
        <w:t xml:space="preserve"> Review</w:t>
      </w:r>
    </w:p>
    <w:p w14:paraId="1A6002AB" w14:textId="49F57302" w:rsidR="00297E11" w:rsidRDefault="00297E11" w:rsidP="00E62999">
      <w:pPr>
        <w:pStyle w:val="Heading2"/>
        <w:rPr>
          <w:rFonts w:ascii="Garamond" w:hAnsi="Garamond" w:cs="Times New Roman"/>
          <w:b/>
          <w:bCs/>
          <w:color w:val="000000" w:themeColor="text1"/>
          <w:sz w:val="24"/>
          <w:szCs w:val="24"/>
        </w:rPr>
      </w:pPr>
    </w:p>
    <w:p w14:paraId="6849EE17" w14:textId="2A664CEC" w:rsidR="00297E11" w:rsidRPr="00297E11" w:rsidRDefault="00297E11" w:rsidP="00297E11">
      <w:pPr>
        <w:spacing w:line="360" w:lineRule="auto"/>
        <w:rPr>
          <w:sz w:val="28"/>
          <w:szCs w:val="28"/>
        </w:rPr>
      </w:pPr>
      <w:r>
        <w:rPr>
          <w:sz w:val="28"/>
          <w:szCs w:val="28"/>
        </w:rPr>
        <w:t xml:space="preserve">This section </w:t>
      </w:r>
      <w:r w:rsidR="00EE6C39">
        <w:rPr>
          <w:sz w:val="28"/>
          <w:szCs w:val="28"/>
        </w:rPr>
        <w:t>explores existing</w:t>
      </w:r>
      <w:r>
        <w:rPr>
          <w:sz w:val="28"/>
          <w:szCs w:val="28"/>
        </w:rPr>
        <w:t xml:space="preserve"> literature regarding sentiment analysis and its application </w:t>
      </w:r>
      <w:r w:rsidR="00200C95">
        <w:rPr>
          <w:sz w:val="28"/>
          <w:szCs w:val="28"/>
        </w:rPr>
        <w:t>in</w:t>
      </w:r>
      <w:r>
        <w:rPr>
          <w:sz w:val="28"/>
          <w:szCs w:val="28"/>
        </w:rPr>
        <w:t xml:space="preserve"> the financial domain</w:t>
      </w:r>
      <w:r w:rsidR="00EE6C39">
        <w:rPr>
          <w:sz w:val="28"/>
          <w:szCs w:val="28"/>
        </w:rPr>
        <w:t>, as well as</w:t>
      </w:r>
      <w:r>
        <w:rPr>
          <w:sz w:val="28"/>
          <w:szCs w:val="28"/>
        </w:rPr>
        <w:t xml:space="preserve"> the use of pre-trained language models for sequence classification tasks.</w:t>
      </w:r>
    </w:p>
    <w:p w14:paraId="4087B25D" w14:textId="77777777" w:rsidR="00297E11" w:rsidRDefault="00297E11" w:rsidP="00E62999">
      <w:pPr>
        <w:pStyle w:val="Heading2"/>
        <w:rPr>
          <w:rFonts w:ascii="Garamond" w:hAnsi="Garamond" w:cs="Times New Roman"/>
          <w:b/>
          <w:bCs/>
          <w:color w:val="000000" w:themeColor="text1"/>
          <w:sz w:val="32"/>
          <w:szCs w:val="32"/>
        </w:rPr>
      </w:pPr>
    </w:p>
    <w:p w14:paraId="486069A5" w14:textId="67E728F1" w:rsidR="00E62999" w:rsidRDefault="00E62999" w:rsidP="00E6299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B815E0">
        <w:rPr>
          <w:rFonts w:ascii="Garamond" w:hAnsi="Garamond" w:cs="Times New Roman"/>
          <w:b/>
          <w:bCs/>
          <w:color w:val="000000" w:themeColor="text1"/>
          <w:sz w:val="32"/>
          <w:szCs w:val="32"/>
        </w:rPr>
        <w:t>3</w:t>
      </w:r>
      <w:r w:rsidR="00297E11">
        <w:rPr>
          <w:rFonts w:ascii="Garamond" w:hAnsi="Garamond" w:cs="Times New Roman"/>
          <w:b/>
          <w:bCs/>
          <w:color w:val="000000" w:themeColor="text1"/>
          <w:sz w:val="32"/>
          <w:szCs w:val="32"/>
        </w:rPr>
        <w:t>.1</w:t>
      </w:r>
      <w:r w:rsidR="00947F77">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Sentiment Analysis</w:t>
      </w:r>
      <w:r w:rsidR="00DE2C30">
        <w:rPr>
          <w:rFonts w:ascii="Garamond" w:hAnsi="Garamond" w:cs="Times New Roman"/>
          <w:b/>
          <w:bCs/>
          <w:color w:val="000000" w:themeColor="text1"/>
          <w:sz w:val="32"/>
          <w:szCs w:val="32"/>
        </w:rPr>
        <w:t xml:space="preserve"> in the Financial Domain</w:t>
      </w:r>
    </w:p>
    <w:p w14:paraId="0D05184B" w14:textId="77777777" w:rsidR="00E62999" w:rsidRPr="0032428C" w:rsidRDefault="00E62999" w:rsidP="00E62999">
      <w:pPr>
        <w:rPr>
          <w:sz w:val="22"/>
          <w:szCs w:val="22"/>
          <w:lang w:val="en-GB"/>
        </w:rPr>
      </w:pPr>
    </w:p>
    <w:p w14:paraId="3B71C2AC" w14:textId="30600CDE" w:rsidR="00DE2C30" w:rsidRDefault="00E62999" w:rsidP="00E62999">
      <w:pPr>
        <w:spacing w:line="360" w:lineRule="auto"/>
        <w:rPr>
          <w:rFonts w:cs="CMU Bright Roman"/>
          <w:sz w:val="28"/>
          <w:szCs w:val="28"/>
          <w:lang w:val="en-GB"/>
        </w:rPr>
      </w:pPr>
      <w:r w:rsidRPr="00E62999">
        <w:rPr>
          <w:rFonts w:cs="CMU Bright Roman"/>
          <w:sz w:val="28"/>
          <w:szCs w:val="28"/>
          <w:lang w:val="en-GB"/>
        </w:rPr>
        <w:lastRenderedPageBreak/>
        <w:t xml:space="preserve">Sentiment analysis is the mining of text to extract subjective information, usually to create meaningful insights. This is commonly achieved through natural language processing techniques and contextual techniques applied to a </w:t>
      </w:r>
      <w:r w:rsidR="00EE6C39">
        <w:rPr>
          <w:rFonts w:cs="CMU Bright Roman"/>
          <w:sz w:val="28"/>
          <w:szCs w:val="28"/>
          <w:lang w:val="en-GB"/>
        </w:rPr>
        <w:t>S</w:t>
      </w:r>
      <w:r w:rsidRPr="00E62999">
        <w:rPr>
          <w:rFonts w:cs="CMU Bright Roman"/>
          <w:sz w:val="28"/>
          <w:szCs w:val="28"/>
          <w:lang w:val="en-GB"/>
        </w:rPr>
        <w:t xml:space="preserve">tring of text, where contextual vector representations of words are used to assess the overall sentiment of the text. There are two main challenges with sentiment analysis. The first is correctly mining the intended sentiment from the text and the second is having a representative enough dataset so that the sentiment </w:t>
      </w:r>
      <w:r w:rsidR="00FA1964">
        <w:rPr>
          <w:rFonts w:cs="CMU Bright Roman"/>
          <w:sz w:val="28"/>
          <w:szCs w:val="28"/>
          <w:lang w:val="en-GB"/>
        </w:rPr>
        <w:t>being captured</w:t>
      </w:r>
      <w:r w:rsidRPr="00E62999">
        <w:rPr>
          <w:rFonts w:cs="CMU Bright Roman"/>
          <w:sz w:val="28"/>
          <w:szCs w:val="28"/>
          <w:lang w:val="en-GB"/>
        </w:rPr>
        <w:t xml:space="preserve"> is as representative of the problem as possible </w:t>
      </w:r>
      <w:r w:rsidRPr="00E62999">
        <w:rPr>
          <w:rFonts w:cs="CMU Bright Roman"/>
          <w:sz w:val="28"/>
          <w:szCs w:val="28"/>
          <w:lang w:val="en-GB"/>
        </w:rPr>
        <w:fldChar w:fldCharType="begin" w:fldLock="1"/>
      </w:r>
      <w:r w:rsidRPr="00E62999">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Pr="00E62999">
        <w:rPr>
          <w:rFonts w:cs="CMU Bright Roman"/>
          <w:sz w:val="28"/>
          <w:szCs w:val="28"/>
          <w:lang w:val="en-GB"/>
        </w:rPr>
        <w:fldChar w:fldCharType="separate"/>
      </w:r>
      <w:r w:rsidRPr="00E62999">
        <w:rPr>
          <w:rFonts w:cs="CMU Bright Roman"/>
          <w:noProof/>
          <w:sz w:val="28"/>
          <w:szCs w:val="28"/>
          <w:lang w:val="en-GB"/>
        </w:rPr>
        <w:t>[6]</w:t>
      </w:r>
      <w:r w:rsidRPr="00E62999">
        <w:rPr>
          <w:rFonts w:cs="CMU Bright Roman"/>
          <w:sz w:val="28"/>
          <w:szCs w:val="28"/>
          <w:lang w:val="en-GB"/>
        </w:rPr>
        <w:fldChar w:fldCharType="end"/>
      </w:r>
      <w:r w:rsidRPr="00E62999">
        <w:rPr>
          <w:rFonts w:cs="CMU Bright Roman"/>
          <w:sz w:val="28"/>
          <w:szCs w:val="28"/>
          <w:lang w:val="en-GB"/>
        </w:rPr>
        <w:t xml:space="preserve">. </w:t>
      </w:r>
    </w:p>
    <w:p w14:paraId="172279B8" w14:textId="77777777" w:rsidR="00DE2C30" w:rsidRPr="00E62999" w:rsidRDefault="00DE2C30" w:rsidP="00E62999">
      <w:pPr>
        <w:spacing w:line="360" w:lineRule="auto"/>
        <w:rPr>
          <w:rFonts w:cs="CMU Bright Roman"/>
          <w:sz w:val="28"/>
          <w:szCs w:val="28"/>
          <w:lang w:val="en-GB"/>
        </w:rPr>
      </w:pPr>
    </w:p>
    <w:p w14:paraId="226EFE5E" w14:textId="07C745E1" w:rsidR="00CF39D9" w:rsidRPr="00CF39D9" w:rsidRDefault="002201A4" w:rsidP="00CF39D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B815E0">
        <w:rPr>
          <w:rFonts w:ascii="Garamond" w:hAnsi="Garamond" w:cs="Times New Roman"/>
          <w:b/>
          <w:bCs/>
          <w:color w:val="000000" w:themeColor="text1"/>
          <w:sz w:val="32"/>
          <w:szCs w:val="32"/>
        </w:rPr>
        <w:t>3</w:t>
      </w:r>
      <w:r w:rsidR="00297E11">
        <w:rPr>
          <w:rFonts w:ascii="Garamond" w:hAnsi="Garamond" w:cs="Times New Roman"/>
          <w:b/>
          <w:bCs/>
          <w:color w:val="000000" w:themeColor="text1"/>
          <w:sz w:val="32"/>
          <w:szCs w:val="32"/>
        </w:rPr>
        <w:t>.2</w:t>
      </w:r>
      <w:r w:rsidR="00947F77">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Sequence Classification with Pre-Trained Language Models</w:t>
      </w:r>
    </w:p>
    <w:p w14:paraId="30AB2BF1" w14:textId="73D86748" w:rsidR="004A3CFC" w:rsidRPr="004A3CFC" w:rsidRDefault="004A3CFC" w:rsidP="004A3CFC"/>
    <w:p w14:paraId="3AD1A053" w14:textId="17006E6B" w:rsidR="003C47DF" w:rsidRDefault="003C47DF" w:rsidP="00791E3F">
      <w:pPr>
        <w:rPr>
          <w:rFonts w:ascii="Palatino" w:hAnsi="Palatino"/>
        </w:rPr>
      </w:pPr>
    </w:p>
    <w:p w14:paraId="0698AAC8" w14:textId="29DC7F11" w:rsidR="003C47DF" w:rsidRDefault="003C47DF" w:rsidP="00791E3F">
      <w:pPr>
        <w:rPr>
          <w:rFonts w:ascii="Palatino" w:hAnsi="Palatino"/>
        </w:rPr>
      </w:pPr>
    </w:p>
    <w:p w14:paraId="35F8D81E" w14:textId="1428B0EC"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Neural Architectures</w:t>
      </w:r>
    </w:p>
    <w:p w14:paraId="25E24481" w14:textId="746ADA9B" w:rsidR="00C96266" w:rsidRDefault="00C96266" w:rsidP="00C96266">
      <w:pPr>
        <w:rPr>
          <w:b/>
          <w:bCs/>
        </w:rPr>
      </w:pPr>
    </w:p>
    <w:p w14:paraId="42517308" w14:textId="735C115B" w:rsidR="00C96266" w:rsidRPr="00C96266" w:rsidRDefault="00C96266" w:rsidP="003B30FA">
      <w:pPr>
        <w:spacing w:line="360" w:lineRule="auto"/>
        <w:rPr>
          <w:sz w:val="28"/>
          <w:szCs w:val="28"/>
        </w:rPr>
      </w:pPr>
      <w:r>
        <w:rPr>
          <w:sz w:val="28"/>
          <w:szCs w:val="28"/>
        </w:rPr>
        <w:t>This section will provide a background of the neural architectures implemented in the next section of this paper.</w:t>
      </w:r>
    </w:p>
    <w:p w14:paraId="0B0382CD" w14:textId="3F6783BC" w:rsidR="003C47DF" w:rsidRDefault="003C47DF" w:rsidP="00791E3F">
      <w:pPr>
        <w:rPr>
          <w:rFonts w:ascii="Palatino" w:hAnsi="Palatino"/>
        </w:rPr>
      </w:pPr>
    </w:p>
    <w:p w14:paraId="7D959F04" w14:textId="4C5DB882" w:rsidR="003B30FA" w:rsidRDefault="003B30FA" w:rsidP="003B30FA">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4</w:t>
      </w:r>
      <w:r>
        <w:rPr>
          <w:rFonts w:ascii="Garamond" w:hAnsi="Garamond" w:cs="Times New Roman"/>
          <w:b/>
          <w:bCs/>
          <w:color w:val="000000" w:themeColor="text1"/>
          <w:sz w:val="32"/>
          <w:szCs w:val="32"/>
        </w:rPr>
        <w:t>.1</w:t>
      </w:r>
      <w:r w:rsidR="00947F77">
        <w:rPr>
          <w:rFonts w:ascii="Garamond" w:hAnsi="Garamond" w:cs="Times New Roman"/>
          <w:b/>
          <w:bCs/>
          <w:color w:val="000000" w:themeColor="text1"/>
          <w:sz w:val="32"/>
          <w:szCs w:val="32"/>
        </w:rPr>
        <w:t xml:space="preserve">    </w:t>
      </w:r>
      <w:r>
        <w:rPr>
          <w:rFonts w:ascii="Garamond" w:hAnsi="Garamond" w:cs="Times New Roman"/>
          <w:b/>
          <w:bCs/>
          <w:color w:val="000000" w:themeColor="text1"/>
          <w:sz w:val="32"/>
          <w:szCs w:val="32"/>
        </w:rPr>
        <w:t>Long Short-Term Memory (LSTM)</w:t>
      </w:r>
    </w:p>
    <w:p w14:paraId="01358756" w14:textId="77777777" w:rsidR="003B30FA" w:rsidRDefault="003B30FA" w:rsidP="00791E3F">
      <w:pPr>
        <w:rPr>
          <w:rFonts w:ascii="Palatino" w:hAnsi="Palatino"/>
        </w:rPr>
      </w:pPr>
    </w:p>
    <w:p w14:paraId="686DCF5B" w14:textId="0D1F25F0"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4.</w:t>
      </w:r>
      <w:r w:rsidRPr="00CA04D9">
        <w:rPr>
          <w:rFonts w:ascii="Garamond" w:hAnsi="Garamond" w:cs="Times New Roman"/>
          <w:b/>
          <w:bCs/>
          <w:color w:val="000000" w:themeColor="text1"/>
          <w:sz w:val="32"/>
          <w:szCs w:val="32"/>
        </w:rPr>
        <w:t>2</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1352D63F" w14:textId="3B79C712" w:rsidR="00287189" w:rsidRDefault="00603A94" w:rsidP="003D666C">
      <w:pPr>
        <w:spacing w:line="360" w:lineRule="auto"/>
        <w:rPr>
          <w:sz w:val="28"/>
          <w:szCs w:val="28"/>
        </w:rPr>
      </w:pPr>
      <w:proofErr w:type="spellStart"/>
      <w:r>
        <w:rPr>
          <w:sz w:val="28"/>
          <w:szCs w:val="28"/>
        </w:rPr>
        <w:t>GLoVE</w:t>
      </w:r>
      <w:proofErr w:type="spellEnd"/>
      <w:r>
        <w:rPr>
          <w:sz w:val="28"/>
          <w:szCs w:val="28"/>
        </w:rPr>
        <w:t xml:space="preserve"> </w:t>
      </w:r>
      <w:r w:rsidR="007034CC">
        <w:rPr>
          <w:sz w:val="28"/>
          <w:szCs w:val="28"/>
        </w:rPr>
        <w:t>is an unsupervised learning algorithm for generating vector word representations.</w:t>
      </w:r>
      <w:r w:rsidR="00956EEE">
        <w:rPr>
          <w:sz w:val="28"/>
          <w:szCs w:val="28"/>
        </w:rPr>
        <w:t xml:space="preserve"> It is </w:t>
      </w:r>
      <w:r w:rsidR="00956EEE" w:rsidRPr="00956EEE">
        <w:rPr>
          <w:sz w:val="28"/>
          <w:szCs w:val="28"/>
        </w:rPr>
        <w:t>a log-bilinear model with a weighted least-squares objective</w:t>
      </w:r>
      <w:r w:rsidR="00956EEE">
        <w:rPr>
          <w:sz w:val="28"/>
          <w:szCs w:val="28"/>
        </w:rPr>
        <w:t xml:space="preserve">. </w:t>
      </w:r>
      <w:r w:rsidR="00810DAC">
        <w:rPr>
          <w:sz w:val="28"/>
          <w:szCs w:val="28"/>
        </w:rPr>
        <w:t>The</w:t>
      </w:r>
      <w:r w:rsidR="00810DAC">
        <w:rPr>
          <w:sz w:val="28"/>
          <w:szCs w:val="28"/>
        </w:rPr>
        <w:t xml:space="preserve"> word embeddings are context independent and as such, there is just one word vector representation for each word.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large</w:t>
      </w:r>
      <w:r w:rsidR="00287189">
        <w:rPr>
          <w:sz w:val="28"/>
          <w:szCs w:val="28"/>
        </w:rPr>
        <w:t xml:space="preserve">  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The 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lastRenderedPageBreak/>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m:t>
                </m:r>
                <m:r>
                  <w:rPr>
                    <w:rFonts w:ascii="Cambria Math" w:hAnsi="Cambria Math"/>
                    <w:sz w:val="22"/>
                    <w:szCs w:val="22"/>
                  </w:rPr>
                  <m:t>7</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w:t>
            </w:r>
            <w:r w:rsidRPr="00EC5DD2">
              <w:rPr>
                <w:sz w:val="26"/>
                <w:szCs w:val="26"/>
              </w:rPr>
              <w:t>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m:t>
                </m:r>
                <m:r>
                  <w:rPr>
                    <w:rFonts w:ascii="Cambria Math" w:hAnsi="Cambria Math"/>
                    <w:sz w:val="22"/>
                    <w:szCs w:val="22"/>
                  </w:rPr>
                  <m:t>8</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r w:rsidRPr="00EC5DD2">
              <w:rPr>
                <w:sz w:val="26"/>
                <w:szCs w:val="26"/>
              </w:rPr>
              <w:t>/</w:t>
            </w: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861F40" w:rsidR="00CB64A3" w:rsidRPr="00EC5DD2" w:rsidRDefault="00CB64A3" w:rsidP="00CB64A3">
            <w:pPr>
              <w:spacing w:line="360" w:lineRule="auto"/>
              <w:jc w:val="center"/>
              <w:rPr>
                <w:sz w:val="26"/>
                <w:szCs w:val="26"/>
              </w:rPr>
            </w:pPr>
            <w:r w:rsidRPr="00EC5DD2">
              <w:rPr>
                <w:sz w:val="26"/>
                <w:szCs w:val="26"/>
              </w:rPr>
              <w:t>8.9</w:t>
            </w:r>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m:t>
                    </m:r>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2C28B883" w:rsidR="00CB64A3" w:rsidRPr="00EC5DD2" w:rsidRDefault="00CB64A3" w:rsidP="00CB64A3">
            <w:pPr>
              <w:spacing w:line="360" w:lineRule="auto"/>
              <w:jc w:val="center"/>
              <w:rPr>
                <w:sz w:val="26"/>
                <w:szCs w:val="26"/>
              </w:rPr>
            </w:pPr>
            <w:r w:rsidRPr="00EC5DD2">
              <w:rPr>
                <w:sz w:val="26"/>
                <w:szCs w:val="26"/>
              </w:rPr>
              <w:t>1.36</w:t>
            </w:r>
          </w:p>
        </w:tc>
        <w:tc>
          <w:tcPr>
            <w:tcW w:w="1653" w:type="dxa"/>
            <w:tcBorders>
              <w:top w:val="nil"/>
              <w:bottom w:val="single" w:sz="8" w:space="0" w:color="000000" w:themeColor="text1"/>
            </w:tcBorders>
          </w:tcPr>
          <w:p w14:paraId="52F3F177" w14:textId="169F9746" w:rsidR="00CB64A3" w:rsidRPr="00EC5DD2" w:rsidRDefault="00CB64A3" w:rsidP="00CB64A3">
            <w:pPr>
              <w:spacing w:line="360" w:lineRule="auto"/>
              <w:jc w:val="center"/>
              <w:rPr>
                <w:sz w:val="26"/>
                <w:szCs w:val="26"/>
              </w:rPr>
            </w:pPr>
            <w:r w:rsidRPr="00EC5DD2">
              <w:rPr>
                <w:sz w:val="26"/>
                <w:szCs w:val="26"/>
              </w:rPr>
              <w:t>0.96</w:t>
            </w:r>
          </w:p>
        </w:tc>
      </w:tr>
    </w:tbl>
    <w:p w14:paraId="579D5FAF" w14:textId="05C274D9" w:rsidR="00CB64A3" w:rsidRDefault="00CB64A3" w:rsidP="003D666C">
      <w:pPr>
        <w:spacing w:line="360" w:lineRule="auto"/>
        <w:rPr>
          <w:sz w:val="28"/>
          <w:szCs w:val="28"/>
        </w:rPr>
      </w:pPr>
    </w:p>
    <w:p w14:paraId="1F8F13F0" w14:textId="30A9915F" w:rsidR="00963788" w:rsidRDefault="00EC5DD2" w:rsidP="00220D4C">
      <w:pPr>
        <w:spacing w:line="360" w:lineRule="auto"/>
        <w:rPr>
          <w:sz w:val="28"/>
          <w:szCs w:val="28"/>
        </w:rPr>
      </w:pPr>
      <w:r>
        <w:rPr>
          <w:sz w:val="28"/>
          <w:szCs w:val="28"/>
        </w:rPr>
        <w:t xml:space="preserve">In the figure above the values plotted indicate the probability the next word is either solid, gas, water or fashion.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 xml:space="preserve">For completely dissimilar words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256F4E39"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4.</w:t>
      </w:r>
      <w:r>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3062FC10" w14:textId="606CB911" w:rsidR="00AF29C0" w:rsidRDefault="00AF29C0" w:rsidP="00AF29C0"/>
    <w:p w14:paraId="4604B76A" w14:textId="613AE438" w:rsidR="00AF29C0" w:rsidRPr="00CA04D9"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4.</w:t>
      </w:r>
      <w:r w:rsidR="00227738">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w:t>
      </w:r>
      <w:r w:rsidRPr="00AF29C0">
        <w:rPr>
          <w:rFonts w:ascii="Garamond" w:hAnsi="Garamond"/>
          <w:b/>
          <w:bCs/>
          <w:color w:val="000000" w:themeColor="text1"/>
          <w:sz w:val="32"/>
          <w:szCs w:val="32"/>
        </w:rPr>
        <w:t xml:space="preserve"> </w:t>
      </w:r>
      <w:r w:rsidRPr="00AF29C0">
        <w:rPr>
          <w:rFonts w:ascii="Garamond" w:hAnsi="Garamond"/>
          <w:b/>
          <w:bCs/>
          <w:color w:val="000000" w:themeColor="text1"/>
          <w:sz w:val="32"/>
          <w:szCs w:val="32"/>
        </w:rPr>
        <w:t>(</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18C737E2" w14:textId="77777777" w:rsidR="00CA04D9" w:rsidRDefault="00CA04D9" w:rsidP="00791E3F">
      <w:pPr>
        <w:rPr>
          <w:rFonts w:ascii="Palatino" w:hAnsi="Palatino"/>
        </w:rPr>
      </w:pPr>
    </w:p>
    <w:p w14:paraId="0F54F22D" w14:textId="0AAC776B" w:rsidR="00227738" w:rsidRDefault="00227738" w:rsidP="00227738">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4.</w:t>
      </w:r>
      <w:r>
        <w:rPr>
          <w:rFonts w:ascii="Garamond" w:hAnsi="Garamond" w:cs="Times New Roman"/>
          <w:b/>
          <w:bCs/>
          <w:color w:val="000000" w:themeColor="text1"/>
          <w:sz w:val="32"/>
          <w:szCs w:val="32"/>
        </w:rPr>
        <w:t>5</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Transformer</w:t>
      </w:r>
    </w:p>
    <w:p w14:paraId="2B6AE455" w14:textId="77777777" w:rsidR="00227738" w:rsidRPr="00CA04D9" w:rsidRDefault="00227738" w:rsidP="00227738"/>
    <w:p w14:paraId="48DB7107" w14:textId="6D448B7B"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4.</w:t>
      </w:r>
      <w:r>
        <w:rPr>
          <w:rFonts w:ascii="Garamond" w:hAnsi="Garamond" w:cs="Times New Roman"/>
          <w:b/>
          <w:bCs/>
          <w:color w:val="000000" w:themeColor="text1"/>
          <w:sz w:val="32"/>
          <w:szCs w:val="32"/>
        </w:rPr>
        <w:t>6</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3A582F79" w:rsidR="00FE1734" w:rsidRDefault="00FE1734" w:rsidP="00FE1734"/>
    <w:p w14:paraId="6421F744" w14:textId="4D8C1BBB" w:rsidR="00FE1734" w:rsidRPr="00FE1734" w:rsidRDefault="00FE1734" w:rsidP="00FE1734">
      <w:pPr>
        <w:rPr>
          <w:b/>
          <w:bCs/>
          <w:color w:val="FF0000"/>
        </w:rPr>
      </w:pPr>
      <w:r w:rsidRPr="00FE1734">
        <w:rPr>
          <w:b/>
          <w:bCs/>
          <w:color w:val="FF0000"/>
        </w:rPr>
        <w:t>Trained unsupervised?</w:t>
      </w:r>
    </w:p>
    <w:p w14:paraId="7AC88330" w14:textId="77777777" w:rsidR="00227738" w:rsidRPr="00CA04D9" w:rsidRDefault="00227738" w:rsidP="00227738"/>
    <w:p w14:paraId="258BFABA" w14:textId="6D75377B" w:rsidR="00227738" w:rsidRPr="00CA04D9" w:rsidRDefault="00227738" w:rsidP="00947F77">
      <w:pPr>
        <w:pStyle w:val="Heading2"/>
        <w:ind w:left="720" w:hanging="720"/>
        <w:jc w:val="left"/>
        <w:rPr>
          <w:rFonts w:ascii="Garamond" w:hAnsi="Garamond"/>
          <w:b/>
          <w:bCs/>
          <w:color w:val="000000" w:themeColor="text1"/>
          <w:sz w:val="32"/>
          <w:szCs w:val="32"/>
        </w:rPr>
      </w:pPr>
      <w:r w:rsidRPr="00AF29C0">
        <w:rPr>
          <w:rFonts w:ascii="Garamond" w:hAnsi="Garamond" w:cs="Times New Roman"/>
          <w:b/>
          <w:bCs/>
          <w:color w:val="000000" w:themeColor="text1"/>
          <w:sz w:val="32"/>
          <w:szCs w:val="32"/>
        </w:rPr>
        <w:t>2.4.</w:t>
      </w:r>
      <w:r>
        <w:rPr>
          <w:rFonts w:ascii="Garamond" w:hAnsi="Garamond" w:cs="Times New Roman"/>
          <w:b/>
          <w:bCs/>
          <w:color w:val="000000" w:themeColor="text1"/>
          <w:sz w:val="32"/>
          <w:szCs w:val="32"/>
        </w:rPr>
        <w:t>7</w:t>
      </w:r>
      <w:r w:rsidR="00947F77">
        <w:rPr>
          <w:rFonts w:ascii="Garamond" w:hAnsi="Garamond" w:cs="Times New Roman"/>
          <w:b/>
          <w:bCs/>
          <w:color w:val="000000" w:themeColor="text1"/>
          <w:sz w:val="32"/>
          <w:szCs w:val="32"/>
        </w:rPr>
        <w:t xml:space="preserve">  </w:t>
      </w:r>
      <w:r w:rsidR="00E03231" w:rsidRPr="00E03231">
        <w:rPr>
          <w:rFonts w:ascii="Garamond" w:hAnsi="Garamond" w:cs="Times New Roman"/>
          <w:b/>
          <w:bCs/>
          <w:color w:val="000000" w:themeColor="text1"/>
          <w:sz w:val="32"/>
          <w:szCs w:val="32"/>
        </w:rPr>
        <w:t>Decoding-enhanced BERT with Disentangled Attentio</w:t>
      </w:r>
      <w:r w:rsidR="00947F77">
        <w:rPr>
          <w:rFonts w:ascii="Garamond" w:hAnsi="Garamond" w:cs="Times New Roman"/>
          <w:b/>
          <w:bCs/>
          <w:color w:val="000000" w:themeColor="text1"/>
          <w:sz w:val="32"/>
          <w:szCs w:val="32"/>
        </w:rPr>
        <w:t xml:space="preserve">n </w:t>
      </w:r>
      <w:r w:rsidR="00E03231">
        <w:rPr>
          <w:rFonts w:ascii="Garamond" w:hAnsi="Garamond" w:cs="Times New Roman"/>
          <w:b/>
          <w:bCs/>
          <w:color w:val="000000" w:themeColor="text1"/>
          <w:sz w:val="32"/>
          <w:szCs w:val="32"/>
        </w:rPr>
        <w:t>(</w:t>
      </w:r>
      <w:proofErr w:type="spellStart"/>
      <w:r>
        <w:rPr>
          <w:rFonts w:ascii="Garamond" w:hAnsi="Garamond"/>
          <w:b/>
          <w:bCs/>
          <w:color w:val="000000" w:themeColor="text1"/>
          <w:sz w:val="32"/>
          <w:szCs w:val="32"/>
        </w:rPr>
        <w:t>DeBERTa</w:t>
      </w:r>
      <w:proofErr w:type="spellEnd"/>
      <w:r w:rsidR="00E03231">
        <w:rPr>
          <w:rFonts w:ascii="Garamond" w:hAnsi="Garamond"/>
          <w:b/>
          <w:bCs/>
          <w:color w:val="000000" w:themeColor="text1"/>
          <w:sz w:val="32"/>
          <w:szCs w:val="32"/>
        </w:rPr>
        <w:t>)</w:t>
      </w:r>
    </w:p>
    <w:p w14:paraId="68F7FD9F" w14:textId="70A8DA2F" w:rsidR="00CA04D9" w:rsidRDefault="00CA04D9" w:rsidP="00791E3F">
      <w:pPr>
        <w:rPr>
          <w:rFonts w:ascii="Palatino" w:hAnsi="Palatino"/>
        </w:rPr>
        <w:sectPr w:rsidR="00CA04D9" w:rsidSect="008553DC">
          <w:headerReference w:type="even" r:id="rId17"/>
          <w:headerReference w:type="default" r:id="rId18"/>
          <w:pgSz w:w="11906" w:h="16838"/>
          <w:pgMar w:top="1440" w:right="1440" w:bottom="1021" w:left="1440" w:header="1021" w:footer="567" w:gutter="0"/>
          <w:pgNumType w:chapSep="period"/>
          <w:cols w:space="708"/>
          <w:docGrid w:linePitch="360"/>
        </w:sectPr>
      </w:pPr>
    </w:p>
    <w:p w14:paraId="28C3622A" w14:textId="77777777" w:rsidR="00251C6D" w:rsidRPr="00251C6D" w:rsidRDefault="00251C6D" w:rsidP="00816F22">
      <w:pPr>
        <w:pStyle w:val="Heading1"/>
        <w:rPr>
          <w:sz w:val="36"/>
          <w:szCs w:val="36"/>
        </w:rPr>
      </w:pPr>
    </w:p>
    <w:p w14:paraId="69FB0D84" w14:textId="51363CB2"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proofErr w:type="spellStart"/>
      <w:r>
        <w:rPr>
          <w:rFonts w:ascii="Garamond" w:hAnsi="Garamond" w:cs="Times New Roman"/>
          <w:b/>
          <w:bCs/>
          <w:color w:val="000000" w:themeColor="text1"/>
          <w:sz w:val="32"/>
          <w:szCs w:val="32"/>
        </w:rPr>
        <w:t>FinDeBERTa</w:t>
      </w:r>
      <w:proofErr w:type="spellEnd"/>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5E32C0B8" w:rsidR="00BD08C1" w:rsidRPr="00E21617"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E21617">
        <w:rPr>
          <w:sz w:val="28"/>
          <w:szCs w:val="28"/>
        </w:rPr>
        <w:t xml:space="preserve"> </w:t>
      </w:r>
      <w:r w:rsidR="00E21617">
        <w:rPr>
          <w:b/>
          <w:bCs/>
          <w:color w:val="FF0000"/>
          <w:sz w:val="28"/>
          <w:szCs w:val="28"/>
        </w:rPr>
        <w:t>EXPLAIN FP FN etc and do confusion matrix thing</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3B6B15A7" w14:textId="162A700D" w:rsidR="00D27E31" w:rsidRDefault="00D27E31" w:rsidP="00270244">
      <w:pPr>
        <w:spacing w:line="360" w:lineRule="auto"/>
        <w:rPr>
          <w:rFonts w:ascii="Palatino" w:hAnsi="Palatino"/>
          <w:i/>
        </w:rPr>
      </w:pPr>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74E49EB6"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lastRenderedPageBreak/>
        <w:t>Macro-averaged F1:</w:t>
      </w: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4B659566"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sz w:val="22"/>
              <w:szCs w:val="22"/>
              <w:lang w:val="en-GB"/>
            </w:rPr>
            <m:t>f1=2*</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precision*recall</m:t>
              </m:r>
            </m:num>
            <m:den>
              <m:r>
                <w:rPr>
                  <w:rFonts w:ascii="Cambria Math" w:hAnsi="Cambria Math" w:cs="CMU Bright Roman"/>
                  <w:color w:val="000000" w:themeColor="text1"/>
                  <w:sz w:val="22"/>
                  <w:szCs w:val="22"/>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7BD2951C" w14:textId="45BBCA05" w:rsidR="00270244" w:rsidRDefault="00EF771E" w:rsidP="00EF771E">
      <w:pPr>
        <w:spacing w:line="360" w:lineRule="auto"/>
        <w:rPr>
          <w:sz w:val="28"/>
          <w:szCs w:val="28"/>
          <w:lang w:val="en-GB"/>
        </w:rPr>
      </w:pPr>
      <w:r>
        <w:rPr>
          <w:sz w:val="28"/>
          <w:szCs w:val="28"/>
          <w:lang w:val="en-GB"/>
        </w:rPr>
        <w:t>The macro-averaged f1 score involves calculating the f1 score across each class: negative, neutral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77777777" w:rsidR="004B6BF7" w:rsidRDefault="004B6BF7"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4AF79AD3" w14:textId="67F5712E"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216B09E2" w14:textId="5E256E55" w:rsidR="00F02BD2" w:rsidRDefault="00F02BD2" w:rsidP="0002070D">
      <w:pPr>
        <w:spacing w:line="360" w:lineRule="auto"/>
        <w:rPr>
          <w:sz w:val="28"/>
          <w:szCs w:val="28"/>
          <w:lang w:val="en-GB"/>
        </w:rPr>
      </w:pP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lastRenderedPageBreak/>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780EBFAD"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D06A511" w14:textId="62E3C35F" w:rsidR="00033FDE" w:rsidRDefault="00CE03C7" w:rsidP="00CE03C7">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569F9C6F" w14:textId="7D15FEE9" w:rsidR="00CE03C7" w:rsidRDefault="00CE03C7" w:rsidP="00CE03C7">
      <w:pPr>
        <w:spacing w:line="360" w:lineRule="auto"/>
        <w:ind w:left="720"/>
        <w:rPr>
          <w:sz w:val="28"/>
          <w:szCs w:val="28"/>
          <w:lang w:val="en-GB"/>
        </w:rPr>
      </w:pP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lastRenderedPageBreak/>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Implementing </w:t>
      </w:r>
      <w:proofErr w:type="spellStart"/>
      <w:r>
        <w:rPr>
          <w:rFonts w:ascii="Garamond" w:hAnsi="Garamond" w:cs="Times New Roman"/>
          <w:b/>
          <w:bCs/>
          <w:color w:val="000000" w:themeColor="text1"/>
          <w:sz w:val="32"/>
          <w:szCs w:val="32"/>
        </w:rPr>
        <w:t>FinDeBERTa</w:t>
      </w:r>
      <w:proofErr w:type="spellEnd"/>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5C9737BA" w:rsidR="00906E3D" w:rsidRDefault="00906E3D" w:rsidP="00906E3D">
      <w:pPr>
        <w:spacing w:line="360" w:lineRule="auto"/>
        <w:rPr>
          <w:sz w:val="28"/>
          <w:szCs w:val="28"/>
        </w:rPr>
      </w:pPr>
      <w:r>
        <w:rPr>
          <w:sz w:val="28"/>
          <w:szCs w:val="28"/>
        </w:rPr>
        <w:t xml:space="preserve">After reviewing the scores of various models, 3 </w:t>
      </w:r>
      <w:r w:rsidR="00740459">
        <w:rPr>
          <w:sz w:val="28"/>
          <w:szCs w:val="28"/>
        </w:rPr>
        <w:t>a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52C70C71" w:rsidR="00490F97"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w:t>
      </w:r>
      <w:proofErr w:type="spellStart"/>
      <w:r w:rsidR="0014267E">
        <w:rPr>
          <w:sz w:val="28"/>
          <w:szCs w:val="28"/>
        </w:rPr>
        <w:t>FinDeBERTa</w:t>
      </w:r>
      <w:proofErr w:type="spellEnd"/>
      <w:r w:rsidR="0014267E">
        <w:rPr>
          <w:sz w:val="28"/>
          <w:szCs w:val="28"/>
        </w:rPr>
        <w:t xml:space="preserve">.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1684DDFE" w:rsidR="00DB295E" w:rsidRDefault="00833269" w:rsidP="00DB295E">
            <w:pPr>
              <w:spacing w:line="360" w:lineRule="auto"/>
              <w:rPr>
                <w:sz w:val="28"/>
                <w:szCs w:val="28"/>
              </w:rPr>
            </w:pPr>
            <w:r>
              <w:rPr>
                <w:sz w:val="28"/>
                <w:szCs w:val="28"/>
              </w:rPr>
              <w:t>0.361/0.344</w:t>
            </w:r>
          </w:p>
        </w:tc>
      </w:tr>
    </w:tbl>
    <w:p w14:paraId="4E89AAAA" w14:textId="30B3B6C6" w:rsidR="005E47CD" w:rsidRDefault="005E47CD" w:rsidP="005E47CD">
      <w:pPr>
        <w:pStyle w:val="Heading2"/>
        <w:rPr>
          <w:rFonts w:ascii="Garamond" w:hAnsi="Garamond" w:cs="Times New Roman"/>
          <w:b/>
          <w:bCs/>
          <w:color w:val="000000" w:themeColor="text1"/>
          <w:sz w:val="32"/>
          <w:szCs w:val="32"/>
        </w:rPr>
      </w:pPr>
    </w:p>
    <w:p w14:paraId="79779CCC" w14:textId="2327A325" w:rsidR="005E47CD" w:rsidRPr="005E47CD" w:rsidRDefault="005E47CD" w:rsidP="005E47CD">
      <w:pPr>
        <w:rPr>
          <w:b/>
          <w:bCs/>
          <w:color w:val="FF0000"/>
        </w:rPr>
      </w:pPr>
      <w:r w:rsidRPr="005E47CD">
        <w:rPr>
          <w:b/>
          <w:bCs/>
          <w:color w:val="FF0000"/>
        </w:rPr>
        <w:t>Interpret results</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22CAAF67" w14:textId="2AF3778D" w:rsidR="005E47CD" w:rsidRDefault="00B975A8" w:rsidP="00184685">
      <w:pPr>
        <w:spacing w:line="360" w:lineRule="auto"/>
        <w:rPr>
          <w:sz w:val="28"/>
          <w:szCs w:val="28"/>
        </w:rPr>
      </w:pPr>
      <w:r>
        <w:rPr>
          <w:sz w:val="28"/>
          <w:szCs w:val="28"/>
        </w:rPr>
        <w:t xml:space="preserve">The objective function </w:t>
      </w:r>
      <m:oMath>
        <m:r>
          <w:rPr>
            <w:rFonts w:ascii="Cambria Math" w:hAnsi="Cambria Math"/>
            <w:sz w:val="28"/>
            <w:szCs w:val="28"/>
          </w:rPr>
          <m:t>f(x)</m:t>
        </m:r>
      </m:oMath>
      <w:r>
        <w:rPr>
          <w:sz w:val="28"/>
          <w:szCs w:val="28"/>
        </w:rPr>
        <w:t xml:space="preserve"> of the optimisation problem for this model 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sz w:val="28"/>
            <w:szCs w:val="28"/>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sz w:val="28"/>
            <w:szCs w:val="28"/>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sz w:val="28"/>
            <w:szCs w:val="28"/>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4922056A" w14:textId="39369331" w:rsidR="00C6215C" w:rsidRDefault="00C6215C" w:rsidP="00184685">
      <w:pPr>
        <w:spacing w:line="360" w:lineRule="auto"/>
        <w:rPr>
          <w:sz w:val="28"/>
          <w:szCs w:val="28"/>
        </w:rPr>
      </w:pPr>
    </w:p>
    <w:p w14:paraId="509BBFF3" w14:textId="6E3FA509" w:rsidR="00462C62" w:rsidRDefault="00195FBE" w:rsidP="00184685">
      <w:pPr>
        <w:spacing w:line="360" w:lineRule="auto"/>
        <w:rPr>
          <w:sz w:val="28"/>
          <w:szCs w:val="28"/>
        </w:rPr>
      </w:pPr>
      <w:r>
        <w:rPr>
          <w:noProof/>
          <w:sz w:val="28"/>
          <w:szCs w:val="28"/>
        </w:rPr>
        <w:lastRenderedPageBreak/>
        <w:drawing>
          <wp:anchor distT="0" distB="0" distL="114300" distR="114300" simplePos="0" relativeHeight="251658240" behindDoc="0" locked="0" layoutInCell="1" allowOverlap="1" wp14:anchorId="7A479711" wp14:editId="727CE094">
            <wp:simplePos x="0" y="0"/>
            <wp:positionH relativeFrom="column">
              <wp:posOffset>-2540</wp:posOffset>
            </wp:positionH>
            <wp:positionV relativeFrom="paragraph">
              <wp:posOffset>1894338</wp:posOffset>
            </wp:positionV>
            <wp:extent cx="5794375" cy="3094355"/>
            <wp:effectExtent l="0" t="0" r="0" b="4445"/>
            <wp:wrapSquare wrapText="bothSides"/>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r="6383"/>
                    <a:stretch/>
                  </pic:blipFill>
                  <pic:spPr bwMode="auto">
                    <a:xfrm>
                      <a:off x="0" y="0"/>
                      <a:ext cx="5794375" cy="3094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667DE">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3A371579" w:rsidR="00462C62" w:rsidRDefault="00462C62" w:rsidP="00184685">
      <w:pPr>
        <w:spacing w:line="360" w:lineRule="auto"/>
        <w:rPr>
          <w:sz w:val="28"/>
          <w:szCs w:val="28"/>
        </w:rPr>
      </w:pPr>
    </w:p>
    <w:p w14:paraId="7DB996EA" w14:textId="0F50D6DA" w:rsidR="00C6215C" w:rsidRPr="005E47CD" w:rsidRDefault="00284F8C" w:rsidP="00184685">
      <w:pPr>
        <w:spacing w:line="360" w:lineRule="auto"/>
        <w:rPr>
          <w:sz w:val="28"/>
          <w:szCs w:val="28"/>
        </w:rPr>
      </w:pPr>
      <w:r>
        <w:rPr>
          <w:noProof/>
          <w:sz w:val="28"/>
          <w:szCs w:val="28"/>
        </w:rPr>
        <w:object w:dxaOrig="1440" w:dyaOrig="1440" w14:anchorId="13149F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 style="position:absolute;left:0;text-align:left;margin-left:-27.05pt;margin-top:108.6pt;width:517.7pt;height:164.15pt;z-index:251660288;mso-wrap-edited:f;mso-width-percent:0;mso-height-percent:0;mso-position-horizontal-relative:text;mso-position-vertical-relative:text;mso-width-percent:0;mso-height-percent:0">
            <v:imagedata r:id="rId20" o:title=""/>
            <w10:wrap type="square"/>
          </v:shape>
          <o:OLEObject Type="Embed" ProgID="Word.DocumentMacroEnabled.12" ShapeID="_x0000_s1026" DrawAspect="Content" ObjectID="_1681003199" r:id="rId21"/>
        </w:object>
      </w:r>
      <w:r w:rsidR="00674518">
        <w:rPr>
          <w:sz w:val="28"/>
          <w:szCs w:val="28"/>
        </w:rPr>
        <w:t xml:space="preserve">The </w:t>
      </w:r>
      <w:proofErr w:type="spellStart"/>
      <w:r w:rsidR="00674518">
        <w:rPr>
          <w:sz w:val="28"/>
          <w:szCs w:val="28"/>
        </w:rPr>
        <w:t>eval_loss</w:t>
      </w:r>
      <w:proofErr w:type="spellEnd"/>
      <w:r w:rsidR="00674518">
        <w:rPr>
          <w:sz w:val="28"/>
          <w:szCs w:val="28"/>
        </w:rPr>
        <w:t xml:space="preserve"> metric is the cross entropy loss on the validation dataset. This initial search indicated that generally the best results had a learning rate between 1e-6 and </w:t>
      </w:r>
      <w:r w:rsidR="005A7A1F">
        <w:rPr>
          <w:sz w:val="28"/>
          <w:szCs w:val="28"/>
        </w:rPr>
        <w:t>3</w:t>
      </w:r>
      <w:r w:rsidR="00674518">
        <w:rPr>
          <w:sz w:val="28"/>
          <w:szCs w:val="28"/>
        </w:rPr>
        <w:t xml:space="preserve">e-5 and ran for 1 to </w:t>
      </w:r>
      <w:r w:rsidR="005A7A1F">
        <w:rPr>
          <w:sz w:val="28"/>
          <w:szCs w:val="28"/>
        </w:rPr>
        <w:t>3</w:t>
      </w:r>
      <w:r w:rsidR="00674518">
        <w:rPr>
          <w:sz w:val="28"/>
          <w:szCs w:val="28"/>
        </w:rPr>
        <w:t xml:space="preserve"> epochs. These parameters were restricted in the subsequent</w:t>
      </w:r>
      <w:r w:rsidR="005A7A1F">
        <w:rPr>
          <w:sz w:val="28"/>
          <w:szCs w:val="28"/>
        </w:rPr>
        <w:t xml:space="preserve"> </w:t>
      </w:r>
      <w:r w:rsidR="00674518">
        <w:rPr>
          <w:sz w:val="28"/>
          <w:szCs w:val="28"/>
        </w:rPr>
        <w:t xml:space="preserve">search. </w:t>
      </w:r>
      <w:r w:rsidR="00195FBE">
        <w:rPr>
          <w:sz w:val="28"/>
          <w:szCs w:val="28"/>
        </w:rPr>
        <w:t>The parameters and their ranges in the subsequent search are outlined below.</w:t>
      </w:r>
    </w:p>
    <w:p w14:paraId="4DA22373" w14:textId="6742F8D4" w:rsidR="00A770DF" w:rsidRDefault="00A770DF" w:rsidP="00740459">
      <w:pPr>
        <w:spacing w:line="360" w:lineRule="auto"/>
        <w:rPr>
          <w:sz w:val="28"/>
          <w:szCs w:val="28"/>
        </w:rPr>
      </w:pPr>
    </w:p>
    <w:p w14:paraId="1D4A5B09" w14:textId="183EF06C" w:rsidR="00062DBC" w:rsidRPr="00281C88" w:rsidRDefault="00B74ABD" w:rsidP="00740459">
      <w:pPr>
        <w:spacing w:line="360" w:lineRule="auto"/>
        <w:rPr>
          <w:b/>
          <w:bCs/>
          <w:color w:val="FF0000"/>
          <w:sz w:val="28"/>
          <w:szCs w:val="28"/>
        </w:rPr>
      </w:pPr>
      <w:r w:rsidRPr="00062DBC">
        <w:rPr>
          <w:b/>
          <w:bCs/>
          <w:color w:val="FF0000"/>
          <w:sz w:val="28"/>
          <w:szCs w:val="28"/>
        </w:rPr>
        <w:lastRenderedPageBreak/>
        <w:t>Explain parameters show results.</w:t>
      </w:r>
    </w:p>
    <w:p w14:paraId="11445536" w14:textId="77777777" w:rsidR="00955034" w:rsidRPr="00790571" w:rsidRDefault="00955034"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Base</w:t>
            </w:r>
          </w:p>
        </w:tc>
        <w:tc>
          <w:tcPr>
            <w:tcW w:w="850" w:type="dxa"/>
            <w:tcBorders>
              <w:top w:val="single" w:sz="8" w:space="0" w:color="000000" w:themeColor="text1"/>
            </w:tcBorders>
          </w:tcPr>
          <w:p w14:paraId="40E89D1B"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36DFF804"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493A77D0" w14:textId="77777777" w:rsidR="004A6F4F" w:rsidRPr="00955034" w:rsidRDefault="004A6F4F" w:rsidP="004A6F4F">
            <w:pPr>
              <w:spacing w:line="360" w:lineRule="auto"/>
              <w:rPr>
                <w:color w:val="000000" w:themeColor="text1"/>
                <w:sz w:val="26"/>
                <w:szCs w:val="26"/>
              </w:rPr>
            </w:pPr>
          </w:p>
        </w:tc>
        <w:tc>
          <w:tcPr>
            <w:tcW w:w="708" w:type="dxa"/>
            <w:tcBorders>
              <w:top w:val="single" w:sz="8" w:space="0" w:color="000000" w:themeColor="text1"/>
            </w:tcBorders>
          </w:tcPr>
          <w:p w14:paraId="63132F8A" w14:textId="77777777" w:rsidR="004A6F4F" w:rsidRPr="00955034" w:rsidRDefault="004A6F4F" w:rsidP="004A6F4F">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4A6F4F" w:rsidRPr="00955034" w:rsidRDefault="004A6F4F" w:rsidP="004A6F4F">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4A6F4F" w:rsidRPr="00955034" w:rsidRDefault="004A6F4F" w:rsidP="004A6F4F">
            <w:pPr>
              <w:spacing w:line="360" w:lineRule="auto"/>
              <w:rPr>
                <w:color w:val="000000" w:themeColor="text1"/>
                <w:sz w:val="26"/>
                <w:szCs w:val="26"/>
              </w:rPr>
            </w:pP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DeBERTa</w:t>
            </w:r>
            <w:proofErr w:type="spellEnd"/>
            <w:r w:rsidRPr="00955034">
              <w:rPr>
                <w:color w:val="000000" w:themeColor="text1"/>
                <w:sz w:val="26"/>
                <w:szCs w:val="26"/>
              </w:rPr>
              <w:t>-Large</w:t>
            </w:r>
          </w:p>
        </w:tc>
        <w:tc>
          <w:tcPr>
            <w:tcW w:w="850" w:type="dxa"/>
          </w:tcPr>
          <w:p w14:paraId="049E4A49" w14:textId="77777777" w:rsidR="004A6F4F" w:rsidRPr="00955034" w:rsidRDefault="004A6F4F" w:rsidP="004A6F4F">
            <w:pPr>
              <w:spacing w:line="360" w:lineRule="auto"/>
              <w:rPr>
                <w:color w:val="000000" w:themeColor="text1"/>
                <w:sz w:val="26"/>
                <w:szCs w:val="26"/>
              </w:rPr>
            </w:pPr>
          </w:p>
        </w:tc>
        <w:tc>
          <w:tcPr>
            <w:tcW w:w="1276" w:type="dxa"/>
          </w:tcPr>
          <w:p w14:paraId="47948971" w14:textId="77777777" w:rsidR="004A6F4F" w:rsidRPr="00955034" w:rsidRDefault="004A6F4F" w:rsidP="004A6F4F">
            <w:pPr>
              <w:spacing w:line="360" w:lineRule="auto"/>
              <w:rPr>
                <w:color w:val="000000" w:themeColor="text1"/>
                <w:sz w:val="26"/>
                <w:szCs w:val="26"/>
              </w:rPr>
            </w:pPr>
          </w:p>
        </w:tc>
        <w:tc>
          <w:tcPr>
            <w:tcW w:w="1276" w:type="dxa"/>
          </w:tcPr>
          <w:p w14:paraId="2869935D" w14:textId="77777777" w:rsidR="004A6F4F" w:rsidRPr="00955034" w:rsidRDefault="004A6F4F" w:rsidP="004A6F4F">
            <w:pPr>
              <w:spacing w:line="360" w:lineRule="auto"/>
              <w:rPr>
                <w:color w:val="000000" w:themeColor="text1"/>
                <w:sz w:val="26"/>
                <w:szCs w:val="26"/>
              </w:rPr>
            </w:pPr>
          </w:p>
        </w:tc>
        <w:tc>
          <w:tcPr>
            <w:tcW w:w="708" w:type="dxa"/>
          </w:tcPr>
          <w:p w14:paraId="75470C0E" w14:textId="77777777" w:rsidR="004A6F4F" w:rsidRPr="00955034" w:rsidRDefault="004A6F4F" w:rsidP="004A6F4F">
            <w:pPr>
              <w:spacing w:line="360" w:lineRule="auto"/>
              <w:rPr>
                <w:color w:val="000000" w:themeColor="text1"/>
                <w:sz w:val="26"/>
                <w:szCs w:val="26"/>
              </w:rPr>
            </w:pPr>
          </w:p>
        </w:tc>
        <w:tc>
          <w:tcPr>
            <w:tcW w:w="1205" w:type="dxa"/>
          </w:tcPr>
          <w:p w14:paraId="41A67AE8" w14:textId="77777777" w:rsidR="004A6F4F" w:rsidRPr="00955034" w:rsidRDefault="004A6F4F" w:rsidP="004A6F4F">
            <w:pPr>
              <w:spacing w:line="360" w:lineRule="auto"/>
              <w:rPr>
                <w:color w:val="000000" w:themeColor="text1"/>
                <w:sz w:val="26"/>
                <w:szCs w:val="26"/>
              </w:rPr>
            </w:pPr>
          </w:p>
        </w:tc>
        <w:tc>
          <w:tcPr>
            <w:tcW w:w="1347" w:type="dxa"/>
          </w:tcPr>
          <w:p w14:paraId="2AC60002" w14:textId="77777777" w:rsidR="004A6F4F" w:rsidRPr="00955034" w:rsidRDefault="004A6F4F" w:rsidP="004A6F4F">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7CC49CE" w:rsidR="007100B5" w:rsidRPr="00062DBC" w:rsidRDefault="007100B5" w:rsidP="00740459">
      <w:pPr>
        <w:spacing w:line="360" w:lineRule="auto"/>
        <w:rPr>
          <w:b/>
          <w:bCs/>
          <w:color w:val="FF0000"/>
          <w:sz w:val="28"/>
          <w:szCs w:val="28"/>
        </w:rPr>
      </w:pPr>
      <w:r>
        <w:rPr>
          <w:b/>
          <w:bCs/>
          <w:color w:val="FF0000"/>
          <w:sz w:val="28"/>
          <w:szCs w:val="28"/>
        </w:rPr>
        <w:t>Evaluation (Address 3 research questions)</w:t>
      </w:r>
    </w:p>
    <w:p w14:paraId="01258BA8" w14:textId="220B0F09" w:rsidR="003F0A29" w:rsidRDefault="003F0A29" w:rsidP="003F0A29">
      <w:pPr>
        <w:spacing w:line="360" w:lineRule="auto"/>
        <w:rPr>
          <w:sz w:val="28"/>
          <w:szCs w:val="28"/>
          <w:lang w:val="en-GB"/>
        </w:rPr>
      </w:pPr>
    </w:p>
    <w:p w14:paraId="1AC4F473" w14:textId="7B8CBD28"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614191C7" w:rsidR="001D679E" w:rsidRDefault="001D679E" w:rsidP="003F0A29">
      <w:pPr>
        <w:spacing w:line="360" w:lineRule="auto"/>
        <w:rPr>
          <w:sz w:val="28"/>
          <w:szCs w:val="28"/>
          <w:lang w:val="en-GB"/>
        </w:rPr>
      </w:pPr>
    </w:p>
    <w:p w14:paraId="2B826F03" w14:textId="4ABC01A2" w:rsidR="001D679E" w:rsidRDefault="001D679E" w:rsidP="003F0A29">
      <w:pPr>
        <w:spacing w:line="360" w:lineRule="auto"/>
        <w:rPr>
          <w:sz w:val="28"/>
          <w:szCs w:val="28"/>
          <w:lang w:val="en-GB"/>
        </w:rPr>
      </w:pPr>
      <w:r>
        <w:rPr>
          <w:sz w:val="28"/>
          <w:szCs w:val="28"/>
          <w:lang w:val="en-GB"/>
        </w:rPr>
        <w:t xml:space="preserve">This subsection details the creation of the stock prediction model beginning with the data collection step.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34CED4B0" w:rsidR="00F02BD2" w:rsidRPr="005B7BA2" w:rsidRDefault="00F02BD2" w:rsidP="005B7BA2">
      <w:pPr>
        <w:spacing w:line="360" w:lineRule="auto"/>
        <w:rPr>
          <w:sz w:val="28"/>
          <w:szCs w:val="28"/>
          <w:lang w:val="en-GB"/>
        </w:rPr>
      </w:pPr>
    </w:p>
    <w:p w14:paraId="01C4A69B" w14:textId="57A2F7D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w:t>
      </w:r>
      <w:r w:rsidR="00D13829">
        <w:rPr>
          <w:sz w:val="28"/>
          <w:szCs w:val="28"/>
        </w:rPr>
        <w:lastRenderedPageBreak/>
        <w:t xml:space="preserve">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2897F586"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 xml:space="preserve">Python scripts were executed once per day at 0925 EST.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33D38224"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22"/>
      <w:headerReference w:type="default" r:id="rId23"/>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BEFE77" w14:textId="77777777" w:rsidR="00284F8C" w:rsidRDefault="00284F8C" w:rsidP="00937FEC">
      <w:r>
        <w:separator/>
      </w:r>
    </w:p>
    <w:p w14:paraId="2F3511D8" w14:textId="77777777" w:rsidR="00284F8C" w:rsidRDefault="00284F8C"/>
    <w:p w14:paraId="21FA53A0" w14:textId="77777777" w:rsidR="00284F8C" w:rsidRDefault="00284F8C" w:rsidP="00C17414"/>
  </w:endnote>
  <w:endnote w:type="continuationSeparator" w:id="0">
    <w:p w14:paraId="5840CCB4" w14:textId="77777777" w:rsidR="00284F8C" w:rsidRDefault="00284F8C" w:rsidP="00937FEC">
      <w:r>
        <w:continuationSeparator/>
      </w:r>
    </w:p>
    <w:p w14:paraId="48F9FE4A" w14:textId="77777777" w:rsidR="00284F8C" w:rsidRDefault="00284F8C"/>
    <w:p w14:paraId="399D421D" w14:textId="77777777" w:rsidR="00284F8C" w:rsidRDefault="00284F8C"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5DC814" w14:textId="77777777" w:rsidR="00284F8C" w:rsidRDefault="00284F8C">
      <w:r>
        <w:separator/>
      </w:r>
    </w:p>
    <w:p w14:paraId="7AD1A9CA" w14:textId="77777777" w:rsidR="00284F8C" w:rsidRPr="00EC1629" w:rsidRDefault="00284F8C" w:rsidP="00C17414">
      <w:pPr>
        <w:rPr>
          <w:sz w:val="10"/>
          <w:szCs w:val="10"/>
        </w:rPr>
      </w:pPr>
    </w:p>
  </w:footnote>
  <w:footnote w:type="continuationSeparator" w:id="0">
    <w:p w14:paraId="5BF4D83E" w14:textId="77777777" w:rsidR="00284F8C" w:rsidRDefault="00284F8C" w:rsidP="00937FEC">
      <w:r>
        <w:continuationSeparator/>
      </w:r>
    </w:p>
    <w:p w14:paraId="5B18B8D5" w14:textId="77777777" w:rsidR="00284F8C" w:rsidRDefault="00284F8C"/>
    <w:p w14:paraId="5E77BC50" w14:textId="77777777" w:rsidR="00284F8C" w:rsidRDefault="00284F8C" w:rsidP="00C17414"/>
  </w:footnote>
  <w:footnote w:id="1">
    <w:p w14:paraId="7C65CD2D" w14:textId="00E0140C" w:rsidR="00EC1629" w:rsidRPr="00EC1629" w:rsidRDefault="00EC1629">
      <w:pPr>
        <w:pStyle w:val="FootnoteText"/>
        <w:rPr>
          <w:lang w:val="en-US"/>
        </w:rPr>
      </w:pPr>
      <w:r>
        <w:rPr>
          <w:rStyle w:val="FootnoteReference"/>
        </w:rPr>
        <w:footnoteRef/>
      </w:r>
      <w:r>
        <w:t xml:space="preserve"> </w:t>
      </w:r>
      <w:r>
        <w:t>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w:t>
      </w:r>
      <w:r>
        <w:t>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284F8C" w:rsidP="0006480E">
    <w:pPr>
      <w:pStyle w:val="Header"/>
      <w:ind w:firstLine="360"/>
    </w:pPr>
    <w:r>
      <w:rPr>
        <w:noProof/>
      </w:rPr>
      <w:pict w14:anchorId="2E9C02E5">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284F8C" w:rsidP="0092763C">
    <w:pPr>
      <w:pStyle w:val="Header"/>
      <w:tabs>
        <w:tab w:val="clear" w:pos="4513"/>
        <w:tab w:val="clear" w:pos="9026"/>
        <w:tab w:val="left" w:pos="2560"/>
      </w:tabs>
      <w:ind w:firstLine="360"/>
      <w:rPr>
        <w:color w:val="000000" w:themeColor="text1"/>
      </w:rPr>
    </w:pPr>
    <w:r>
      <w:rPr>
        <w:noProof/>
      </w:rPr>
      <w:pict w14:anchorId="233ED189">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284F8C" w:rsidP="0006480E">
    <w:pPr>
      <w:pStyle w:val="Header"/>
      <w:ind w:firstLine="360"/>
      <w:rPr>
        <w:sz w:val="28"/>
        <w:szCs w:val="28"/>
      </w:rPr>
    </w:pPr>
    <w:r>
      <w:rPr>
        <w:noProof/>
      </w:rPr>
      <w:pict w14:anchorId="3F1F733A">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284F8C" w:rsidP="0092763C">
    <w:pPr>
      <w:pStyle w:val="Header"/>
      <w:tabs>
        <w:tab w:val="clear" w:pos="4513"/>
        <w:tab w:val="clear" w:pos="9026"/>
        <w:tab w:val="left" w:pos="2560"/>
      </w:tabs>
      <w:ind w:firstLine="360"/>
      <w:rPr>
        <w:color w:val="000000" w:themeColor="text1"/>
      </w:rPr>
    </w:pPr>
    <w:r>
      <w:rPr>
        <w:noProof/>
      </w:rPr>
      <w:pict w14:anchorId="5D6CD351">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284F8C" w:rsidP="0006480E">
    <w:pPr>
      <w:pStyle w:val="Header"/>
      <w:ind w:firstLine="360"/>
    </w:pPr>
    <w:r>
      <w:rPr>
        <w:noProof/>
      </w:rPr>
      <w:pict w14:anchorId="686F2A53">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284F8C" w:rsidP="0092763C">
    <w:pPr>
      <w:pStyle w:val="Header"/>
      <w:tabs>
        <w:tab w:val="clear" w:pos="4513"/>
        <w:tab w:val="clear" w:pos="9026"/>
        <w:tab w:val="left" w:pos="2560"/>
      </w:tabs>
      <w:ind w:firstLine="360"/>
      <w:rPr>
        <w:color w:val="000000" w:themeColor="text1"/>
      </w:rPr>
    </w:pPr>
    <w:r>
      <w:rPr>
        <w:noProof/>
      </w:rPr>
      <w:pict w14:anchorId="14AE2720">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2070D"/>
    <w:rsid w:val="000300CC"/>
    <w:rsid w:val="00033FDE"/>
    <w:rsid w:val="00062DBC"/>
    <w:rsid w:val="0006480E"/>
    <w:rsid w:val="00064A79"/>
    <w:rsid w:val="00084043"/>
    <w:rsid w:val="00097EAE"/>
    <w:rsid w:val="000A29F6"/>
    <w:rsid w:val="000A658B"/>
    <w:rsid w:val="000B3DF2"/>
    <w:rsid w:val="000E4CD7"/>
    <w:rsid w:val="00102881"/>
    <w:rsid w:val="00135DD9"/>
    <w:rsid w:val="0014267E"/>
    <w:rsid w:val="0016580C"/>
    <w:rsid w:val="00166FB9"/>
    <w:rsid w:val="0017015B"/>
    <w:rsid w:val="00184685"/>
    <w:rsid w:val="00195FBE"/>
    <w:rsid w:val="001B1B91"/>
    <w:rsid w:val="001B602B"/>
    <w:rsid w:val="001B603E"/>
    <w:rsid w:val="001C50CF"/>
    <w:rsid w:val="001C7D36"/>
    <w:rsid w:val="001D3ED6"/>
    <w:rsid w:val="001D679E"/>
    <w:rsid w:val="00200C95"/>
    <w:rsid w:val="00203075"/>
    <w:rsid w:val="0020414E"/>
    <w:rsid w:val="002201A4"/>
    <w:rsid w:val="00220D4C"/>
    <w:rsid w:val="00221F87"/>
    <w:rsid w:val="00224870"/>
    <w:rsid w:val="00227738"/>
    <w:rsid w:val="00236477"/>
    <w:rsid w:val="002442D1"/>
    <w:rsid w:val="00251C6D"/>
    <w:rsid w:val="002557A2"/>
    <w:rsid w:val="00263C18"/>
    <w:rsid w:val="002667DE"/>
    <w:rsid w:val="00270244"/>
    <w:rsid w:val="002739A2"/>
    <w:rsid w:val="00275689"/>
    <w:rsid w:val="00281C88"/>
    <w:rsid w:val="00283FCE"/>
    <w:rsid w:val="00284C4B"/>
    <w:rsid w:val="00284F8C"/>
    <w:rsid w:val="00287189"/>
    <w:rsid w:val="002965AA"/>
    <w:rsid w:val="00297E11"/>
    <w:rsid w:val="002A180F"/>
    <w:rsid w:val="002B1681"/>
    <w:rsid w:val="002B4A98"/>
    <w:rsid w:val="002C17FB"/>
    <w:rsid w:val="002D0FCE"/>
    <w:rsid w:val="002E7846"/>
    <w:rsid w:val="002E7C1D"/>
    <w:rsid w:val="002F2D6E"/>
    <w:rsid w:val="002F3742"/>
    <w:rsid w:val="002F37AD"/>
    <w:rsid w:val="002F5F91"/>
    <w:rsid w:val="00310D30"/>
    <w:rsid w:val="00325564"/>
    <w:rsid w:val="003317D4"/>
    <w:rsid w:val="00334EDF"/>
    <w:rsid w:val="0036076D"/>
    <w:rsid w:val="00365011"/>
    <w:rsid w:val="00385FF0"/>
    <w:rsid w:val="003913A0"/>
    <w:rsid w:val="003919D5"/>
    <w:rsid w:val="003A1D1F"/>
    <w:rsid w:val="003A2BBE"/>
    <w:rsid w:val="003A3DE5"/>
    <w:rsid w:val="003B137E"/>
    <w:rsid w:val="003B1EE4"/>
    <w:rsid w:val="003B30FA"/>
    <w:rsid w:val="003B68B0"/>
    <w:rsid w:val="003C47DF"/>
    <w:rsid w:val="003D666C"/>
    <w:rsid w:val="003F0A29"/>
    <w:rsid w:val="003F62FA"/>
    <w:rsid w:val="004110D2"/>
    <w:rsid w:val="00411361"/>
    <w:rsid w:val="00434344"/>
    <w:rsid w:val="00462C62"/>
    <w:rsid w:val="00462CD7"/>
    <w:rsid w:val="00464EF8"/>
    <w:rsid w:val="00471722"/>
    <w:rsid w:val="0048216E"/>
    <w:rsid w:val="00490F97"/>
    <w:rsid w:val="004929C7"/>
    <w:rsid w:val="004A3CFC"/>
    <w:rsid w:val="004A6F4F"/>
    <w:rsid w:val="004B6BF7"/>
    <w:rsid w:val="004D135A"/>
    <w:rsid w:val="004D1527"/>
    <w:rsid w:val="004D62E2"/>
    <w:rsid w:val="004E08CE"/>
    <w:rsid w:val="004E69FF"/>
    <w:rsid w:val="004F7EAB"/>
    <w:rsid w:val="005032A0"/>
    <w:rsid w:val="00503CCC"/>
    <w:rsid w:val="00532A15"/>
    <w:rsid w:val="00536299"/>
    <w:rsid w:val="00545114"/>
    <w:rsid w:val="00592F38"/>
    <w:rsid w:val="005946A6"/>
    <w:rsid w:val="005A7A1F"/>
    <w:rsid w:val="005B2593"/>
    <w:rsid w:val="005B632D"/>
    <w:rsid w:val="005B6449"/>
    <w:rsid w:val="005B7BA2"/>
    <w:rsid w:val="005C3720"/>
    <w:rsid w:val="005D20FD"/>
    <w:rsid w:val="005E47CD"/>
    <w:rsid w:val="005E63F0"/>
    <w:rsid w:val="005F1148"/>
    <w:rsid w:val="005F23DB"/>
    <w:rsid w:val="005F77F2"/>
    <w:rsid w:val="00603A94"/>
    <w:rsid w:val="00610F7B"/>
    <w:rsid w:val="00615B12"/>
    <w:rsid w:val="00623A24"/>
    <w:rsid w:val="00642689"/>
    <w:rsid w:val="006503FE"/>
    <w:rsid w:val="00663959"/>
    <w:rsid w:val="00667809"/>
    <w:rsid w:val="00674518"/>
    <w:rsid w:val="006E0F7E"/>
    <w:rsid w:val="006E79F9"/>
    <w:rsid w:val="006F0D96"/>
    <w:rsid w:val="006F194D"/>
    <w:rsid w:val="007034CC"/>
    <w:rsid w:val="007100B5"/>
    <w:rsid w:val="00726BE6"/>
    <w:rsid w:val="00740459"/>
    <w:rsid w:val="00743FB3"/>
    <w:rsid w:val="00744F42"/>
    <w:rsid w:val="00746853"/>
    <w:rsid w:val="007468AC"/>
    <w:rsid w:val="00754C53"/>
    <w:rsid w:val="00754E8C"/>
    <w:rsid w:val="00777FB8"/>
    <w:rsid w:val="00790571"/>
    <w:rsid w:val="00791E3F"/>
    <w:rsid w:val="00794A33"/>
    <w:rsid w:val="007A0329"/>
    <w:rsid w:val="007D25B1"/>
    <w:rsid w:val="007D6912"/>
    <w:rsid w:val="00805CFE"/>
    <w:rsid w:val="00810DAC"/>
    <w:rsid w:val="00816F22"/>
    <w:rsid w:val="00833269"/>
    <w:rsid w:val="00836800"/>
    <w:rsid w:val="00837A37"/>
    <w:rsid w:val="0084208B"/>
    <w:rsid w:val="008553DC"/>
    <w:rsid w:val="00867214"/>
    <w:rsid w:val="0087236C"/>
    <w:rsid w:val="0089477B"/>
    <w:rsid w:val="008958B5"/>
    <w:rsid w:val="008B3C48"/>
    <w:rsid w:val="008C5C53"/>
    <w:rsid w:val="008E7BDD"/>
    <w:rsid w:val="008F196B"/>
    <w:rsid w:val="008F1F32"/>
    <w:rsid w:val="00906E3D"/>
    <w:rsid w:val="00913878"/>
    <w:rsid w:val="00913D92"/>
    <w:rsid w:val="00917ECF"/>
    <w:rsid w:val="009200EC"/>
    <w:rsid w:val="00925E12"/>
    <w:rsid w:val="0092763C"/>
    <w:rsid w:val="00937FEC"/>
    <w:rsid w:val="00945462"/>
    <w:rsid w:val="00947F77"/>
    <w:rsid w:val="00955034"/>
    <w:rsid w:val="00956EEE"/>
    <w:rsid w:val="00962A17"/>
    <w:rsid w:val="00963788"/>
    <w:rsid w:val="009656EE"/>
    <w:rsid w:val="00993039"/>
    <w:rsid w:val="009948FB"/>
    <w:rsid w:val="009A2E65"/>
    <w:rsid w:val="009D4786"/>
    <w:rsid w:val="009F1093"/>
    <w:rsid w:val="009F53A8"/>
    <w:rsid w:val="00A02E69"/>
    <w:rsid w:val="00A15543"/>
    <w:rsid w:val="00A22E84"/>
    <w:rsid w:val="00A709AE"/>
    <w:rsid w:val="00A770DF"/>
    <w:rsid w:val="00A8553E"/>
    <w:rsid w:val="00AC4A88"/>
    <w:rsid w:val="00AC4FA9"/>
    <w:rsid w:val="00AE5556"/>
    <w:rsid w:val="00AF29C0"/>
    <w:rsid w:val="00B052B1"/>
    <w:rsid w:val="00B05CF5"/>
    <w:rsid w:val="00B208B7"/>
    <w:rsid w:val="00B334BD"/>
    <w:rsid w:val="00B46EC2"/>
    <w:rsid w:val="00B522D2"/>
    <w:rsid w:val="00B74ABD"/>
    <w:rsid w:val="00B75015"/>
    <w:rsid w:val="00B815E0"/>
    <w:rsid w:val="00B97231"/>
    <w:rsid w:val="00B975A8"/>
    <w:rsid w:val="00BA0B8F"/>
    <w:rsid w:val="00BA5BC5"/>
    <w:rsid w:val="00BC79AC"/>
    <w:rsid w:val="00BD08C1"/>
    <w:rsid w:val="00BD320D"/>
    <w:rsid w:val="00BD4559"/>
    <w:rsid w:val="00BD58A9"/>
    <w:rsid w:val="00BE1E61"/>
    <w:rsid w:val="00BE40F2"/>
    <w:rsid w:val="00BF29EA"/>
    <w:rsid w:val="00C076F1"/>
    <w:rsid w:val="00C1123E"/>
    <w:rsid w:val="00C12479"/>
    <w:rsid w:val="00C17414"/>
    <w:rsid w:val="00C340F5"/>
    <w:rsid w:val="00C37AA8"/>
    <w:rsid w:val="00C40F3E"/>
    <w:rsid w:val="00C41142"/>
    <w:rsid w:val="00C432A5"/>
    <w:rsid w:val="00C53B50"/>
    <w:rsid w:val="00C6215C"/>
    <w:rsid w:val="00C747D0"/>
    <w:rsid w:val="00C800D3"/>
    <w:rsid w:val="00C8700E"/>
    <w:rsid w:val="00C879E4"/>
    <w:rsid w:val="00C933F7"/>
    <w:rsid w:val="00C96266"/>
    <w:rsid w:val="00CA04D9"/>
    <w:rsid w:val="00CB64A3"/>
    <w:rsid w:val="00CE03C7"/>
    <w:rsid w:val="00CF39D9"/>
    <w:rsid w:val="00CF4290"/>
    <w:rsid w:val="00D13829"/>
    <w:rsid w:val="00D27E31"/>
    <w:rsid w:val="00D31EBD"/>
    <w:rsid w:val="00D32B6F"/>
    <w:rsid w:val="00D404A6"/>
    <w:rsid w:val="00D40F0D"/>
    <w:rsid w:val="00D50B88"/>
    <w:rsid w:val="00D522FC"/>
    <w:rsid w:val="00D64089"/>
    <w:rsid w:val="00D76838"/>
    <w:rsid w:val="00D77A91"/>
    <w:rsid w:val="00D85344"/>
    <w:rsid w:val="00DA79E4"/>
    <w:rsid w:val="00DB295E"/>
    <w:rsid w:val="00DB49A8"/>
    <w:rsid w:val="00DB71DB"/>
    <w:rsid w:val="00DC1423"/>
    <w:rsid w:val="00DC57B7"/>
    <w:rsid w:val="00DD3137"/>
    <w:rsid w:val="00DE271A"/>
    <w:rsid w:val="00DE2C30"/>
    <w:rsid w:val="00E03231"/>
    <w:rsid w:val="00E0411F"/>
    <w:rsid w:val="00E0469B"/>
    <w:rsid w:val="00E079C6"/>
    <w:rsid w:val="00E20B38"/>
    <w:rsid w:val="00E21617"/>
    <w:rsid w:val="00E5187F"/>
    <w:rsid w:val="00E55541"/>
    <w:rsid w:val="00E567C1"/>
    <w:rsid w:val="00E62999"/>
    <w:rsid w:val="00E94AB2"/>
    <w:rsid w:val="00EA0399"/>
    <w:rsid w:val="00EA043E"/>
    <w:rsid w:val="00EB10C3"/>
    <w:rsid w:val="00EC1629"/>
    <w:rsid w:val="00EC5DD2"/>
    <w:rsid w:val="00ED1089"/>
    <w:rsid w:val="00EE6C39"/>
    <w:rsid w:val="00EF771E"/>
    <w:rsid w:val="00F02BD2"/>
    <w:rsid w:val="00F17389"/>
    <w:rsid w:val="00F24150"/>
    <w:rsid w:val="00F42C52"/>
    <w:rsid w:val="00F53FD5"/>
    <w:rsid w:val="00F563C2"/>
    <w:rsid w:val="00F564E1"/>
    <w:rsid w:val="00F81D84"/>
    <w:rsid w:val="00F83632"/>
    <w:rsid w:val="00F94C37"/>
    <w:rsid w:val="00F967ED"/>
    <w:rsid w:val="00F9722F"/>
    <w:rsid w:val="00FA1964"/>
    <w:rsid w:val="00FB1C99"/>
    <w:rsid w:val="00FD02B1"/>
    <w:rsid w:val="00FD17C4"/>
    <w:rsid w:val="00FE1734"/>
    <w:rsid w:val="00FE2E3E"/>
    <w:rsid w:val="00FF017B"/>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21" Type="http://schemas.openxmlformats.org/officeDocument/2006/relationships/package" Target="embeddings/Microsoft_Word_Macro-enabled_Document.docm"/><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eader" Target="header9.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5</TotalTime>
  <Pages>25</Pages>
  <Words>5904</Words>
  <Characters>32419</Characters>
  <Application>Microsoft Office Word</Application>
  <DocSecurity>0</DocSecurity>
  <Lines>1350</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164</cp:revision>
  <cp:lastPrinted>2021-04-13T03:25:00Z</cp:lastPrinted>
  <dcterms:created xsi:type="dcterms:W3CDTF">2021-04-13T03:25:00Z</dcterms:created>
  <dcterms:modified xsi:type="dcterms:W3CDTF">2021-04-26T20:32:00Z</dcterms:modified>
</cp:coreProperties>
</file>